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6AEF064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kern w:val="3"/>
          <w:sz w:val="24"/>
          <w:szCs w:val="24"/>
          <w:lang w:eastAsia="ru-RU" w:bidi="hi-IN"/>
        </w:rPr>
      </w:pPr>
      <w:bookmarkStart w:id="0" w:name="_Hlk134743866"/>
      <w:r w:rsidRPr="00441670">
        <w:rPr>
          <w:rFonts w:ascii="Liberation Serif" w:eastAsia="Times New Roman" w:hAnsi="Liberation Serif" w:cs="Lucida Sans"/>
          <w:b/>
          <w:noProof/>
          <w:kern w:val="3"/>
          <w:sz w:val="24"/>
          <w:szCs w:val="24"/>
          <w:lang w:eastAsia="ru-RU"/>
        </w:rPr>
        <w:drawing>
          <wp:inline distT="0" distB="0" distL="0" distR="0" wp14:anchorId="7BD08A2F" wp14:editId="0A521873">
            <wp:extent cx="533400" cy="571500"/>
            <wp:effectExtent l="0" t="0" r="0" b="0"/>
            <wp:docPr id="5" name="Рисунок 5" descr="логотип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1" descr="логотип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grayscl/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" cy="571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48ECC5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МИНИСТЕРСТВО НАУКИ И ВЫСШЕГО ОБРАЗОВАНИЯ РОССИЙСКОЙ ФЕДЕРАЦИИ</w:t>
      </w:r>
    </w:p>
    <w:p w14:paraId="08AFFD23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федеральное государственное автономное образовательное учреждение высшего образования</w:t>
      </w:r>
    </w:p>
    <w:p w14:paraId="628EEAB3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«Национальный исследовательский Нижегородский государственный университет</w:t>
      </w:r>
    </w:p>
    <w:p w14:paraId="1FCECC15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им. Н.И. Лобачевского»</w:t>
      </w:r>
    </w:p>
    <w:p w14:paraId="5B77FDDF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  <w:t>(ННГУ)</w:t>
      </w:r>
    </w:p>
    <w:p w14:paraId="25532F5A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034C5349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2223C4DA" w14:textId="77777777" w:rsidR="008C57DA" w:rsidRPr="00441670" w:rsidRDefault="008C57DA" w:rsidP="008C57DA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spacing w:val="18"/>
          <w:kern w:val="3"/>
          <w:sz w:val="28"/>
          <w:szCs w:val="24"/>
          <w:lang w:eastAsia="zh-CN" w:bidi="hi-IN"/>
        </w:rPr>
        <w:t>ХИМИЧЕСКИЙ ФАКУЛЬТЕТ</w:t>
      </w:r>
    </w:p>
    <w:p w14:paraId="5143B4EA" w14:textId="77777777" w:rsidR="008C57DA" w:rsidRPr="00441670" w:rsidRDefault="008C57DA" w:rsidP="008C57DA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</w:p>
    <w:p w14:paraId="2D805E0F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 xml:space="preserve">КАФЕДРА </w:t>
      </w:r>
      <w:r w:rsidRPr="00441670"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  <w:t>ФИЗИЧЕСКОЙ ХИМИИ</w:t>
      </w:r>
    </w:p>
    <w:p w14:paraId="30A53241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4C85A20F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DA6E700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6F8C4C4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ОТЧЕТ ПО ПРОИЗВОДСТВЕННОЙ ПРАКТИКЕ</w:t>
      </w:r>
    </w:p>
    <w:p w14:paraId="50A15DE8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(НАУЧНО-ИССЛЕДОВАТЕЛЬСКОЙ РАБОТЕ)</w:t>
      </w:r>
    </w:p>
    <w:p w14:paraId="599C6ACA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0B9BB98" w14:textId="77777777" w:rsidR="008C57DA" w:rsidRPr="00441670" w:rsidRDefault="008C57DA" w:rsidP="008C57DA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05EABDB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AF3D124" w14:textId="77777777" w:rsidR="008C57DA" w:rsidRPr="00DD225F" w:rsidRDefault="008C57DA" w:rsidP="008C57DA">
      <w:pPr>
        <w:jc w:val="center"/>
        <w:rPr>
          <w:rFonts w:ascii="Times New Roman" w:hAnsi="Times New Roman" w:cs="Times New Roman"/>
          <w:b/>
          <w:sz w:val="32"/>
          <w:szCs w:val="24"/>
        </w:rPr>
      </w:pPr>
      <w:bookmarkStart w:id="1" w:name="_Hlk135990298"/>
      <w:r w:rsidRPr="00DD225F">
        <w:rPr>
          <w:rFonts w:ascii="Times New Roman" w:hAnsi="Times New Roman" w:cs="Times New Roman"/>
          <w:b/>
          <w:sz w:val="32"/>
          <w:szCs w:val="24"/>
        </w:rPr>
        <w:t>Математическое моделирование –</w:t>
      </w:r>
      <w:r>
        <w:rPr>
          <w:rFonts w:ascii="Times New Roman" w:hAnsi="Times New Roman" w:cs="Times New Roman"/>
          <w:b/>
          <w:sz w:val="32"/>
          <w:szCs w:val="24"/>
        </w:rPr>
        <w:t xml:space="preserve"> </w:t>
      </w:r>
      <w:r w:rsidRPr="00DD225F">
        <w:rPr>
          <w:rFonts w:ascii="Times New Roman" w:hAnsi="Times New Roman" w:cs="Times New Roman"/>
          <w:b/>
          <w:sz w:val="32"/>
          <w:szCs w:val="24"/>
        </w:rPr>
        <w:t>реакции фотовосстановления о-хинонов в присутствии третичных аминов</w:t>
      </w:r>
    </w:p>
    <w:bookmarkEnd w:id="1"/>
    <w:p w14:paraId="56AB3116" w14:textId="77777777" w:rsidR="008C57DA" w:rsidRDefault="008C57DA" w:rsidP="008C57DA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086FF20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5F611D7" w14:textId="77777777" w:rsidR="008C57DA" w:rsidRPr="00441670" w:rsidRDefault="008C57DA" w:rsidP="008C57DA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5C174D2E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Заведующий кафедрой физической химии:</w:t>
      </w:r>
    </w:p>
    <w:p w14:paraId="04F8CE7B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д.х.н., профессор</w:t>
      </w:r>
    </w:p>
    <w:p w14:paraId="58160652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highlight w:val="yellow"/>
          <w:lang w:eastAsia="zh-CN" w:bidi="hi-IN"/>
        </w:rPr>
      </w:pPr>
    </w:p>
    <w:p w14:paraId="5FFD561F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 Маркин А.В.</w:t>
      </w:r>
    </w:p>
    <w:p w14:paraId="14DDD767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1D9D52BA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Руководитель практики:</w:t>
      </w:r>
    </w:p>
    <w:p w14:paraId="377B67E9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к.х.н., доцент кафедры физической химии</w:t>
      </w:r>
    </w:p>
    <w:p w14:paraId="144E3448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</w:p>
    <w:p w14:paraId="17387172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Арсеньев М. В.</w:t>
      </w:r>
    </w:p>
    <w:p w14:paraId="6B64DA3C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17151600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Исполнитель:</w:t>
      </w:r>
    </w:p>
    <w:p w14:paraId="1EF9CE8D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студент 4 курса ОФО группы 0219С-ФХ</w:t>
      </w:r>
    </w:p>
    <w:p w14:paraId="7075B4D0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6EA6753D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Крайнов И. О.</w:t>
      </w:r>
    </w:p>
    <w:p w14:paraId="02EC91BC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89F946A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г. Нижний Новгород</w:t>
      </w:r>
    </w:p>
    <w:p w14:paraId="2D0D8C6A" w14:textId="77777777" w:rsidR="008C57DA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2023 г</w:t>
      </w:r>
    </w:p>
    <w:bookmarkEnd w:id="0"/>
    <w:p w14:paraId="71CD7131" w14:textId="717C62FA" w:rsidR="008C57DA" w:rsidRDefault="008C57DA"/>
    <w:p w14:paraId="4BEE0C87" w14:textId="77C4700B" w:rsidR="008C57DA" w:rsidRDefault="008C57DA" w:rsidP="008C57DA">
      <w:pPr>
        <w:ind w:left="142"/>
      </w:pPr>
    </w:p>
    <w:p w14:paraId="727A4BBF" w14:textId="77777777" w:rsidR="008C57DA" w:rsidRPr="00782C96" w:rsidRDefault="008C57DA" w:rsidP="008C57DA">
      <w:pPr>
        <w:pStyle w:val="1"/>
      </w:pPr>
      <w:bookmarkStart w:id="2" w:name="_Toc136296691"/>
      <w:r w:rsidRPr="00782C96">
        <w:rPr>
          <w:rFonts w:hint="eastAsia"/>
        </w:rPr>
        <w:lastRenderedPageBreak/>
        <w:t>Введение</w:t>
      </w:r>
      <w:bookmarkEnd w:id="2"/>
    </w:p>
    <w:p w14:paraId="73651ED8" w14:textId="35AB741F" w:rsidR="008C57DA" w:rsidRDefault="008C57DA" w:rsidP="008C57DA">
      <w:pPr>
        <w:pStyle w:val="a7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фотополимеризации. </w:t>
      </w:r>
      <w:r>
        <w:t>Фотополимеризация — это процесс полимеризации, инициируемый электромагнитным излучением. Ее применяют, например, для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, но иногда ИК и видимого. Ультрафиолетовое излучение наиболее известно плохим воздействием на органические соединения, при длительном воздействии солнечного света. Оно разрушает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0C3907FF" w14:textId="77777777" w:rsidR="00986EA8" w:rsidRDefault="00986EA8" w:rsidP="00986EA8">
      <w:pPr>
        <w:pStyle w:val="a7"/>
      </w:pPr>
      <w:r w:rsidRPr="00DD225F">
        <w:t xml:space="preserve">Моделирование подобных брутто-процессов фотополимеризации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>
        <w:t>при моделировании полимеризации обычно не уделяется должного внимания самому процессу фотоинициации, а этот этап определяется набором элементарных реакций и сильно зависит от строения и свойств реагирующих в ходе засветки веществ.</w:t>
      </w:r>
    </w:p>
    <w:p w14:paraId="0D928A4E" w14:textId="77777777" w:rsidR="00986EA8" w:rsidRDefault="00986EA8" w:rsidP="008C57DA">
      <w:pPr>
        <w:pStyle w:val="a7"/>
      </w:pPr>
    </w:p>
    <w:p w14:paraId="551962D7" w14:textId="77777777" w:rsidR="00986EA8" w:rsidRDefault="00986EA8" w:rsidP="00986EA8">
      <w:pPr>
        <w:pStyle w:val="2"/>
        <w:numPr>
          <w:ilvl w:val="0"/>
          <w:numId w:val="1"/>
        </w:numPr>
        <w:jc w:val="both"/>
      </w:pPr>
      <w:bookmarkStart w:id="3" w:name="_Toc136296692"/>
      <w:r w:rsidRPr="00644CFE">
        <w:t>Актуальность</w:t>
      </w:r>
      <w:r>
        <w:t xml:space="preserve"> работы</w:t>
      </w:r>
      <w:bookmarkEnd w:id="3"/>
    </w:p>
    <w:p w14:paraId="29C1C5D0" w14:textId="7E3C51C3" w:rsidR="00986EA8" w:rsidRDefault="00986EA8" w:rsidP="008C57DA">
      <w:pPr>
        <w:pStyle w:val="a7"/>
      </w:pPr>
      <w:r>
        <w:t xml:space="preserve">Само же явление фотополимеризации имеет множество применений как в научной, так и в технической сферах. По словам крупного исследователя полимеризации инициируемой УФ светом Декера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5FC8823E0A54494980FC9403FFF6997B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MtMDUtMjdUMjM6MjE6MTY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hyperlink w:anchor="_CTVL00102ba0894b4054580acd6a36cb9b208a8" w:tooltip="Decker, C. The use of UV irradiation in polymerization / C. Decker // Polymer International. – 1998. – Т.45, №2. – C.133–141." w:history="1">
            <w:r>
              <w:t>[1]</w:t>
            </w:r>
          </w:hyperlink>
          <w:r>
            <w:fldChar w:fldCharType="end"/>
          </w:r>
        </w:sdtContent>
      </w:sdt>
      <w:r>
        <w:t xml:space="preserve">, именно она является одним из наиболее эффективных методов достижения </w:t>
      </w:r>
      <w:r w:rsidRPr="0022550E">
        <w:t>квазиминутной</w:t>
      </w:r>
      <w:r>
        <w:t xml:space="preserve"> полимеризации т.е. полимеризации с очень высокой скоростью реакции. Ее огромный потенциал в простом и быстром производстве материалов с особыми свойствами приводит к широкому спектру </w:t>
      </w:r>
      <w:r>
        <w:lastRenderedPageBreak/>
        <w:t xml:space="preserve">потенциальных применений. Практические приложения включают, например, нанесение 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5FC8823E0A54494980FC9403FFF6997B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My0wNS0yN1QyMzoyMToxNi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>
            <w:fldChar w:fldCharType="separate"/>
          </w:r>
          <w:hyperlink w:anchor="_CTVL001ae62df1c2426409396dee33b3c34f31c" w:tooltip="Chemistry &amp; technology of UV &amp; EB formulation for coatings, inks and paints / P.K.T. Oldring, N.S. Allen, K.K. Dietliker [и др.], 1991." w:history="1">
            <w:r>
              <w:t>[2]</w:t>
            </w:r>
          </w:hyperlink>
          <w:r>
            <w:fldChar w:fldCharType="end"/>
          </w:r>
        </w:sdtContent>
      </w:sdt>
      <w:r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5FC8823E0A54494980FC9403FFF6997B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zLTA1LTI3VDIzOjIxOjE2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>
            <w:fldChar w:fldCharType="separate"/>
          </w:r>
          <w:hyperlink w:anchor="_CTVL0010b5c196a7662405c85dc864fb3134b46" w:tooltip="Lasers and Photopolymers / C. Carre, C. Decker, J.P. Fouassier, D.J. Lougnot // Laser Chemistry. – 1990. – Т.10, №5-6. – C.349–366." w:history="1">
            <w:r>
              <w:t>[3]</w:t>
            </w:r>
          </w:hyperlink>
          <w:r>
            <w:fldChar w:fldCharType="end"/>
          </w:r>
        </w:sdtContent>
      </w:sdt>
      <w:r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5FC8823E0A54494980FC9403FFF6997B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My0wNS0yN1QyMzoyMToxNi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>
            <w:fldChar w:fldCharType="separate"/>
          </w:r>
          <w:hyperlink w:anchor="_CTVL00151b2b1ee088e4183b1fc32db850d3839" w:tooltip="Pappas, S.P. Radiation curing / S.P. Pappas, 1992." w:history="1">
            <w:r>
              <w:t>[4]</w:t>
            </w:r>
          </w:hyperlink>
          <w:r>
            <w:fldChar w:fldCharType="end"/>
          </w:r>
        </w:sdtContent>
      </w:sdt>
      <w:r>
        <w:t xml:space="preserve">, изготовление микрожидкостных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5FC8823E0A54494980FC9403FFF6997B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>
            <w:fldChar w:fldCharType="separate"/>
          </w:r>
          <w:hyperlink w:anchor="_CTVL001ab75b46309be4ee5b38c04fd1e949d34" w:tooltip="Kloosterboer, J.G. / J.G. Kloosterboer // Adv. Polym. Sci. – 1988. – Т.84." w:history="1">
            <w:r>
              <w:t>[5]</w:t>
            </w:r>
          </w:hyperlink>
          <w:r>
            <w:fldChar w:fldCharType="end"/>
          </w:r>
        </w:sdtContent>
      </w:sdt>
      <w:r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5FC8823E0A54494980FC9403FFF6997B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>
            <w:fldChar w:fldCharType="separate"/>
          </w:r>
          <w:hyperlink w:anchor="_CTVL001b8a662bd057c4565858afb9872ef0c97" w:tooltip="Decker, C. / C. Decker // Progr. Polym. Sci. – 1996. – Т.21. – C.593." w:history="1">
            <w:r>
              <w:t>[6]</w:t>
            </w:r>
          </w:hyperlink>
          <w:r>
            <w:fldChar w:fldCharType="end"/>
          </w:r>
        </w:sdtContent>
      </w:sdt>
      <w:r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5FC8823E0A54494980FC9403FFF6997B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MtMDUtMjdUMjM6MjE6MTY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>
            <w:fldChar w:fldCharType="separate"/>
          </w:r>
          <w:hyperlink w:anchor="_CTVL0011b6dea1e39f14210ba312914715a2ca3" w:tooltip="Decker, C. Macromol. Sci / C. Decker, D. Decker // Pure Appl. Chem. – 1997. – Т.34. – C.605." w:history="1">
            <w:r>
              <w:t>[7]</w:t>
            </w:r>
          </w:hyperlink>
          <w:r>
            <w:fldChar w:fldCharType="end"/>
          </w:r>
        </w:sdtContent>
      </w:sdt>
      <w:r>
        <w:t xml:space="preserve">. Фотополимеризация так же применяется в </w:t>
      </w:r>
      <w:r w:rsidRPr="00E77C5A">
        <w:t>оптике</w:t>
      </w:r>
      <w:r>
        <w:t xml:space="preserve">, </w:t>
      </w:r>
      <w:r w:rsidRPr="00E77C5A">
        <w:t>медицине</w:t>
      </w:r>
      <w:r>
        <w:t xml:space="preserve">, </w:t>
      </w:r>
      <w:r w:rsidRPr="00E77C5A">
        <w:t>полиграфии</w:t>
      </w:r>
      <w:r>
        <w:t>,</w:t>
      </w:r>
      <w:r w:rsidRPr="00B27AD4">
        <w:t xml:space="preserve"> </w:t>
      </w:r>
      <w:r w:rsidRPr="00E77C5A">
        <w:t>оптоэлектро</w:t>
      </w:r>
      <w:r>
        <w:t>н</w:t>
      </w:r>
      <w:r w:rsidRPr="00E77C5A">
        <w:t>ике</w:t>
      </w:r>
      <w:r>
        <w:t xml:space="preserve">. </w:t>
      </w:r>
      <w:r w:rsidRPr="00B65979">
        <w:t>Метод фотоинициируемой радикальной полимеризации популярен</w:t>
      </w:r>
      <w:r>
        <w:t xml:space="preserve"> еще и</w:t>
      </w:r>
      <w:r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</w:t>
      </w:r>
    </w:p>
    <w:p w14:paraId="6CFEDA23" w14:textId="77777777" w:rsidR="00434EB5" w:rsidRDefault="00434EB5" w:rsidP="00434EB5">
      <w:pPr>
        <w:pStyle w:val="a7"/>
      </w:pPr>
      <w:r w:rsidRPr="00B72113">
        <w:t>Системы на основе о-бензохинонов</w:t>
      </w:r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1F4A83F020C4F5D9465776321D33798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1QyMzoyMToxNi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MtMDUtMjdUMjM6MjE6MTYiLCJQcm9qZWN0Ijp7IiRyZWYiOiI4In19LCJVc2VOdW1iZXJpbmdUeXBlT2ZQYXJlbnREb2N1bWVudCI6ZmFsc2V9XSwiRm9ybWF0dGVkVGV4dCI6eyIkaWQiOiIxOCIsIkNvdW50IjoxLCJUZXh0VW5pdHMiOlt7IiRpZCI6IjE5IiwiRm9udFN0eWxlIjp7IiRpZCI6IjIwIiwiTmV1dHJhbCI6dHJ1ZX0sIlJlYWRpbmdPcmRlciI6MSwiVGV4dCI6Ils5LCAxMF0ifV19LCJUYWciOiJDaXRhdmlQbGFjZWhvbGRlciM4MWUwMTQ3Ny05ZWU0LTQzYmYtYWU3My1kNGNkYmQ2MTU4MzAiLCJUZXh0IjoiWzksIDEwXSIsIldBSVZlcnNpb24iOiI2LjE1LjIuMCJ9}</w:instrText>
          </w:r>
          <w:r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>
              <w:t>[9</w:t>
            </w:r>
          </w:hyperlink>
          <w:hyperlink w:anchor="_CTVL00154e8fde31d3f492b8d2eb336a57901c0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>
              <w:t>, 10]</w:t>
            </w:r>
          </w:hyperlink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полимеризационноспособные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56CA92B7" w14:textId="18CFD1F4" w:rsidR="008C57DA" w:rsidRDefault="00434EB5" w:rsidP="00434EB5">
      <w:pPr>
        <w:pStyle w:val="a7"/>
      </w:pPr>
      <w:r>
        <w:t xml:space="preserve">Математическое моделирование такой системы даст возможность прогнозировать эти свойства. А также оптимизировать некоторые параметры, такие как интенсивность излучения, концентрацию мономера и </w:t>
      </w:r>
      <w:r w:rsidRPr="00B72113">
        <w:t>о-бензохинонов</w:t>
      </w:r>
      <w:r>
        <w:t xml:space="preserve"> для получения желаемого эффекта, найти наилучшее строение фотоинициатора для заданных задач. Такая модель позволит лучше объяснить механизм реакции и составить комплексное понимание процессов в данной и подобной ей системах.</w:t>
      </w:r>
    </w:p>
    <w:p w14:paraId="77B64605" w14:textId="26A9197E" w:rsidR="00434EB5" w:rsidRDefault="00434EB5" w:rsidP="00434EB5">
      <w:pPr>
        <w:pStyle w:val="2"/>
      </w:pPr>
      <w:bookmarkStart w:id="4" w:name="_Toc136296693"/>
      <w:r>
        <w:t>Цель работы</w:t>
      </w:r>
      <w:bookmarkEnd w:id="4"/>
    </w:p>
    <w:p w14:paraId="0A45D744" w14:textId="3EA0A497" w:rsidR="00434EB5" w:rsidRDefault="00434EB5" w:rsidP="00434EB5">
      <w:pPr>
        <w:pStyle w:val="a7"/>
      </w:pPr>
      <w:r>
        <w:t xml:space="preserve">На данном этапе целью работы является оценка значений коэффициентов диффузии для задания параметров в математической модели фотополимеризации </w:t>
      </w:r>
      <w:r w:rsidRPr="00434EB5">
        <w:t>олигокарбонатметакрила</w:t>
      </w:r>
      <w:r>
        <w:t xml:space="preserve">тов в присутствии растворителя и </w:t>
      </w:r>
      <w:commentRangeStart w:id="5"/>
      <w:r>
        <w:t>фотоинициаторов - о-хинонов.</w:t>
      </w:r>
      <w:commentRangeEnd w:id="5"/>
      <w:r>
        <w:rPr>
          <w:rStyle w:val="af4"/>
          <w:rFonts w:eastAsia="SimSun" w:cstheme="minorBidi"/>
          <w:color w:val="auto"/>
          <w:lang w:eastAsia="en-US"/>
        </w:rPr>
        <w:commentReference w:id="5"/>
      </w:r>
    </w:p>
    <w:p w14:paraId="1CAEE339" w14:textId="77777777" w:rsidR="00434EB5" w:rsidRDefault="00434EB5" w:rsidP="00434EB5">
      <w:pPr>
        <w:pStyle w:val="2"/>
        <w:numPr>
          <w:ilvl w:val="0"/>
          <w:numId w:val="1"/>
        </w:numPr>
        <w:jc w:val="both"/>
      </w:pPr>
      <w:bookmarkStart w:id="6" w:name="_Toc136296694"/>
      <w:r>
        <w:t>Задачи работы</w:t>
      </w:r>
      <w:bookmarkEnd w:id="6"/>
    </w:p>
    <w:p w14:paraId="7C4FB867" w14:textId="77777777" w:rsidR="00434EB5" w:rsidRDefault="00434EB5" w:rsidP="00434EB5">
      <w:pPr>
        <w:pStyle w:val="a7"/>
      </w:pPr>
      <w:r>
        <w:t>В соответствии с данной целью решались следующие задачи:</w:t>
      </w:r>
    </w:p>
    <w:p w14:paraId="6896C0B1" w14:textId="1DD081C7" w:rsidR="00434EB5" w:rsidRDefault="00434EB5" w:rsidP="00434EB5">
      <w:pPr>
        <w:pStyle w:val="a7"/>
        <w:numPr>
          <w:ilvl w:val="0"/>
          <w:numId w:val="6"/>
        </w:numPr>
      </w:pPr>
      <w:r>
        <w:t>Проведение эксперимента для нахождения вязкости композиции при разных составах и температурных условиях</w:t>
      </w:r>
    </w:p>
    <w:p w14:paraId="397EB6F7" w14:textId="27672E45" w:rsidR="00434EB5" w:rsidRDefault="00434EB5" w:rsidP="00434EB5">
      <w:pPr>
        <w:pStyle w:val="a7"/>
        <w:numPr>
          <w:ilvl w:val="0"/>
          <w:numId w:val="6"/>
        </w:numPr>
      </w:pPr>
      <w:r>
        <w:lastRenderedPageBreak/>
        <w:t>Вычисление оценок коэффициентов диффузии согласно выбранной модели диффузии</w:t>
      </w:r>
    </w:p>
    <w:p w14:paraId="3C66CDA8" w14:textId="3A8388C2" w:rsidR="00925AA8" w:rsidRDefault="00925AA8" w:rsidP="00434EB5">
      <w:pPr>
        <w:pStyle w:val="a7"/>
        <w:numPr>
          <w:ilvl w:val="0"/>
          <w:numId w:val="6"/>
        </w:numPr>
      </w:pPr>
      <w:r>
        <w:t>Нахождение зависимости коэффициентов от состава и температуры</w:t>
      </w:r>
    </w:p>
    <w:p w14:paraId="642F847D" w14:textId="725EEEE7" w:rsidR="00434EB5" w:rsidRPr="003E4B78" w:rsidRDefault="00434EB5" w:rsidP="00434EB5">
      <w:pPr>
        <w:pStyle w:val="a7"/>
        <w:numPr>
          <w:ilvl w:val="0"/>
          <w:numId w:val="6"/>
        </w:numPr>
      </w:pPr>
      <w:r>
        <w:t>Оценка достоверности</w:t>
      </w:r>
      <w:r w:rsidR="00925AA8">
        <w:t xml:space="preserve"> полученных результатов</w:t>
      </w:r>
    </w:p>
    <w:p w14:paraId="0F6D5A32" w14:textId="70580F2B" w:rsidR="003E4B78" w:rsidRDefault="003E4B78" w:rsidP="003E4B78">
      <w:pPr>
        <w:pStyle w:val="a7"/>
        <w:ind w:left="708" w:firstLine="0"/>
        <w:rPr>
          <w:lang w:val="en-US"/>
        </w:rPr>
      </w:pPr>
    </w:p>
    <w:p w14:paraId="7D4ADC6E" w14:textId="77777777" w:rsidR="003E4B78" w:rsidRDefault="003E4B78" w:rsidP="003E4B78">
      <w:pPr>
        <w:pStyle w:val="a7"/>
        <w:ind w:left="708" w:firstLine="0"/>
      </w:pPr>
    </w:p>
    <w:p w14:paraId="0E622FB7" w14:textId="222BEA1E" w:rsidR="00925AA8" w:rsidRDefault="00925AA8" w:rsidP="00925AA8">
      <w:pPr>
        <w:pStyle w:val="1"/>
      </w:pPr>
      <w:bookmarkStart w:id="7" w:name="_Toc136296695"/>
      <w:r w:rsidRPr="00925AA8">
        <w:lastRenderedPageBreak/>
        <w:t>Литературный</w:t>
      </w:r>
      <w:r>
        <w:t xml:space="preserve"> </w:t>
      </w:r>
      <w:r w:rsidRPr="009143C3">
        <w:t>обзор</w:t>
      </w:r>
      <w:bookmarkEnd w:id="7"/>
    </w:p>
    <w:p w14:paraId="09C133DA" w14:textId="2ED10E7C" w:rsidR="007816BA" w:rsidRDefault="007816BA" w:rsidP="007816BA">
      <w:pPr>
        <w:pStyle w:val="2"/>
        <w:numPr>
          <w:ilvl w:val="0"/>
          <w:numId w:val="8"/>
        </w:numPr>
      </w:pPr>
      <w:r>
        <w:t>Общие сведения</w:t>
      </w:r>
    </w:p>
    <w:p w14:paraId="5A383F8E" w14:textId="64B99F68" w:rsidR="00282270" w:rsidRDefault="005A0B11" w:rsidP="00282270">
      <w:pPr>
        <w:pStyle w:val="a7"/>
        <w:rPr>
          <w:rFonts w:ascii="Arial" w:hAnsi="Arial" w:cs="Arial"/>
          <w:color w:val="000000"/>
        </w:rPr>
      </w:pPr>
      <w:r>
        <w:rPr>
          <w:rFonts w:ascii="Arial" w:hAnsi="Arial" w:cs="Arial"/>
          <w:color w:val="000000"/>
        </w:rPr>
        <w:t>В неравновесных системах возникают особые необратимые процессы, называемые </w:t>
      </w:r>
      <w:r>
        <w:rPr>
          <w:rFonts w:ascii="Arial" w:hAnsi="Arial" w:cs="Arial"/>
          <w:b/>
          <w:bCs/>
          <w:color w:val="000000"/>
        </w:rPr>
        <w:t>явлениями переноса</w:t>
      </w:r>
      <w:r>
        <w:rPr>
          <w:rFonts w:ascii="Arial" w:hAnsi="Arial" w:cs="Arial"/>
          <w:color w:val="000000"/>
        </w:rPr>
        <w:t>, в результате которых происходит</w:t>
      </w:r>
      <w:r w:rsidR="00282270">
        <w:rPr>
          <w:rFonts w:ascii="Arial" w:hAnsi="Arial" w:cs="Arial"/>
          <w:color w:val="000000"/>
        </w:rPr>
        <w:t xml:space="preserve"> пространственный перенос массы, энергии, импульса.</w:t>
      </w:r>
    </w:p>
    <w:p w14:paraId="7377E926" w14:textId="77777777" w:rsidR="00282270" w:rsidRPr="005A0B11" w:rsidRDefault="00282270" w:rsidP="005A0B11">
      <w:pPr>
        <w:pStyle w:val="a7"/>
      </w:pPr>
    </w:p>
    <w:p w14:paraId="15F72720" w14:textId="46868E1C" w:rsidR="003E4B78" w:rsidRDefault="003E4B78" w:rsidP="003E4B78">
      <w:pPr>
        <w:pStyle w:val="3"/>
      </w:pPr>
      <w:r>
        <w:t>Вязкость</w:t>
      </w:r>
    </w:p>
    <w:p w14:paraId="09A4C2B2" w14:textId="6A6F8589" w:rsidR="003E4B78" w:rsidRDefault="00282270" w:rsidP="00282270">
      <w:pPr>
        <w:pStyle w:val="a7"/>
      </w:pPr>
      <w:r>
        <w:t>Вязкость это свойство жидкости или газа, обусловленное </w:t>
      </w:r>
      <w:r>
        <w:rPr>
          <w:b/>
          <w:bCs/>
        </w:rPr>
        <w:t>внутренним трением</w:t>
      </w:r>
      <w:r>
        <w:t> между соприкасающимися параллельными слоями жидкости или газа, движущимися с различными скоростями. В результате, импульс слоя, движущегося быстрее, уменьшается, а движущегося медленнее – увеличивается, что приводит к торможению слоя, движущегося быстрее, и ускорению слоя, движущегося медленнее. Другими словами, </w:t>
      </w:r>
      <w:r>
        <w:rPr>
          <w:b/>
          <w:bCs/>
        </w:rPr>
        <w:t>внутреннее трение </w:t>
      </w:r>
      <w:r>
        <w:t>приводит к переносу импульса от одного движущегося слоя жидкости или газа к другому соприкасающемуся с ним слою.</w:t>
      </w:r>
    </w:p>
    <w:p w14:paraId="5667FFFB" w14:textId="6ED42B07" w:rsidR="005A0B11" w:rsidRDefault="005A0B11" w:rsidP="005A0B11">
      <w:pPr>
        <w:pStyle w:val="a7"/>
        <w:tabs>
          <w:tab w:val="left" w:pos="2061"/>
        </w:tabs>
      </w:pPr>
    </w:p>
    <w:p w14:paraId="30CA6FE8" w14:textId="77777777" w:rsidR="00282270" w:rsidRDefault="00282270" w:rsidP="005A0B11">
      <w:pPr>
        <w:pStyle w:val="a7"/>
        <w:tabs>
          <w:tab w:val="left" w:pos="2061"/>
        </w:tabs>
        <w:rPr>
          <w:rFonts w:ascii="Arial" w:hAnsi="Arial" w:cs="Arial"/>
          <w:color w:val="000000"/>
        </w:rPr>
      </w:pPr>
    </w:p>
    <w:p w14:paraId="3ECA7BA4" w14:textId="77777777" w:rsidR="005A0B11" w:rsidRPr="003E4B78" w:rsidRDefault="005A0B11" w:rsidP="005A0B11">
      <w:pPr>
        <w:pStyle w:val="a7"/>
        <w:tabs>
          <w:tab w:val="left" w:pos="2061"/>
        </w:tabs>
      </w:pPr>
    </w:p>
    <w:p w14:paraId="5ED16B63" w14:textId="73D66ECF" w:rsidR="003E4B78" w:rsidRDefault="003E4B78" w:rsidP="003E4B78">
      <w:pPr>
        <w:pStyle w:val="a7"/>
      </w:pPr>
      <w:r>
        <w:t>При движении твердого тела в газе или жидкости, или при обтекании тела газом или жидкостью возникают макроскопические градиенты скорости, обусловленные наличием взаимодействия с твердыми поверхностями. На рис. 9.3 показан пример такого течения. Газ или жидкость здесь находится между двумя пластинами, нижняя пластина покоится, а верхняя движется под действием силы F с некоторой скоростью. Из-за сил молекулярного взаимодействия между веществом и пластинами в непосредственной близости от нижней пластины вещество тоже не движется (имеется в виду макроскопическое перемещение, а не тепловое молекулярное движение), в то время как вблизи верхней пластины оно перемещается со скоростью пластины.</w:t>
      </w:r>
    </w:p>
    <w:p w14:paraId="4ACA6A69" w14:textId="6DB85D19" w:rsidR="008E44BB" w:rsidRDefault="008E44BB" w:rsidP="008E44BB">
      <w:pPr>
        <w:pStyle w:val="a7"/>
      </w:pPr>
      <w:r>
        <w:t xml:space="preserve">Введем скорость uy(x) макроскопического течения слоя с координатой х. Между движущимися с различными скоростями слоями вещества из-за молекулярного теплового </w:t>
      </w:r>
      <w:r>
        <w:lastRenderedPageBreak/>
        <w:t xml:space="preserve">движения происходит перенос направленного вдоль оси у макроскопического импульса, для молекул массы m равного muy(x). Тогда через всякую параллельную пластинам воображаемой плоскость возникает поток импульса </w:t>
      </w:r>
      <w:r>
        <w:sym w:font="Symbol" w:char="F050"/>
      </w:r>
      <w:r>
        <w:t>, который по определению есть поток молекул через эту плоскость, умноженный на переносимый каждой молекулой импульс muy(x). Для газов можно провести рассуждения, полностью аналогичные представленным выше для диффузионного потока и потока тепла. Вместо плотности n(x) в первом случае и энергии единицы объема ( ) V A c nT x N во втором теперь надо использовать импульс единицы объема mnuy(x). Тогда получим, что</w:t>
      </w:r>
      <w:r w:rsidR="00282270">
        <w:t xml:space="preserve"> плотность</w:t>
      </w:r>
      <w:r>
        <w:t xml:space="preserve"> поток</w:t>
      </w:r>
      <w:r w:rsidR="00282270">
        <w:t xml:space="preserve">а </w:t>
      </w:r>
      <w:r>
        <w:t xml:space="preserve">импульса пропорционален градиенту скорости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u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  <m:r>
              <w:rPr>
                <w:rFonts w:ascii="Cambria Math" w:hAnsi="Cambria Math"/>
              </w:rPr>
              <m:t>(x)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dx</m:t>
            </m:r>
          </m:den>
        </m:f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9"/>
        <w:gridCol w:w="8659"/>
        <w:gridCol w:w="1237"/>
      </w:tblGrid>
      <w:tr w:rsidR="008E44BB" w14:paraId="15962282" w14:textId="77777777" w:rsidTr="00FE0519">
        <w:tc>
          <w:tcPr>
            <w:tcW w:w="500" w:type="pct"/>
          </w:tcPr>
          <w:p w14:paraId="08238EDC" w14:textId="77777777" w:rsidR="008E44BB" w:rsidRDefault="008E44BB" w:rsidP="004129A8">
            <w:pPr>
              <w:pStyle w:val="a7"/>
            </w:pPr>
          </w:p>
        </w:tc>
        <w:tc>
          <w:tcPr>
            <w:tcW w:w="4000" w:type="pct"/>
          </w:tcPr>
          <w:p w14:paraId="572C4106" w14:textId="0ACBBBF1" w:rsidR="008E44BB" w:rsidRPr="008E44BB" w:rsidRDefault="007B3D80" w:rsidP="008E44BB">
            <w:pPr>
              <w:pStyle w:val="a7"/>
            </w:pPr>
            <m:oMathPara>
              <m:oMath>
                <m:limUpp>
                  <m:limUppPr>
                    <m:ctrlPr>
                      <w:rPr>
                        <w:rFonts w:ascii="Cambria Math" w:hAnsi="Cambria Math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</w:rPr>
                      <m:t>q</m:t>
                    </m:r>
                  </m:e>
                  <m:lim>
                    <m:r>
                      <w:rPr>
                        <w:rFonts w:ascii="Cambria Math" w:hAnsi="Cambria Math"/>
                      </w:rPr>
                      <m:t>_</m:t>
                    </m:r>
                  </m:lim>
                </m:limUpp>
                <m:r>
                  <w:rPr>
                    <w:rFonts w:ascii="Cambria Math" w:hAnsi="Cambria Math"/>
                  </w:rPr>
                  <m:t>=-η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u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57C7585F" w14:textId="7EDE8A6E" w:rsidR="008E44BB" w:rsidRDefault="008E44BB" w:rsidP="004129A8">
            <w:pPr>
              <w:pStyle w:val="a7"/>
            </w:pPr>
            <w:bookmarkStart w:id="8" w:name="_Ref135115514"/>
            <w:bookmarkStart w:id="9" w:name="_Ref114479140"/>
            <w:r>
              <w:t>(</w:t>
            </w:r>
            <w:r>
              <w:fldChar w:fldCharType="begin"/>
            </w:r>
            <w:r>
              <w:instrText xml:space="preserve"> SEQ Формула \*ARABIC  \r 1 </w:instrText>
            </w:r>
            <w:r>
              <w:fldChar w:fldCharType="separate"/>
            </w:r>
            <w:r>
              <w:rPr>
                <w:noProof/>
              </w:rPr>
              <w:t>1</w:t>
            </w:r>
            <w:r>
              <w:rPr>
                <w:noProof/>
              </w:rPr>
              <w:fldChar w:fldCharType="end"/>
            </w:r>
            <w:bookmarkEnd w:id="8"/>
            <w:r>
              <w:t>)</w:t>
            </w:r>
            <w:bookmarkEnd w:id="9"/>
          </w:p>
        </w:tc>
      </w:tr>
    </w:tbl>
    <w:p w14:paraId="40466476" w14:textId="5F141A26" w:rsidR="00B14DD4" w:rsidRDefault="00B14DD4" w:rsidP="003E4B78">
      <w:pPr>
        <w:pStyle w:val="a7"/>
      </w:pPr>
      <w:r>
        <w:t>Эта формула справедлива для ньютоновских жидкостей. Ньютоновскими жидкостями являются вода, легкие моторные масла и многие другие жидкости, обычно состоящие из легких молекул. Примерами неньютоновких жидкостей являются высоковязкие вещества (тяжелые моторные масла, полимеры, концентрированные растворы солей и др.)</w:t>
      </w:r>
    </w:p>
    <w:p w14:paraId="2E8D91EA" w14:textId="03A3DC48" w:rsidR="008E44BB" w:rsidRDefault="008E44BB" w:rsidP="003E4B78">
      <w:pPr>
        <w:pStyle w:val="a7"/>
      </w:pPr>
      <w:r>
        <w:t>Коэффициент вязкости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9"/>
        <w:gridCol w:w="8659"/>
        <w:gridCol w:w="1237"/>
      </w:tblGrid>
      <w:tr w:rsidR="008E44BB" w14:paraId="44B5EA65" w14:textId="77777777" w:rsidTr="00A902F1">
        <w:tc>
          <w:tcPr>
            <w:tcW w:w="500" w:type="pct"/>
          </w:tcPr>
          <w:p w14:paraId="2F8333D4" w14:textId="77777777" w:rsidR="008E44BB" w:rsidRDefault="008E44BB" w:rsidP="004129A8">
            <w:pPr>
              <w:pStyle w:val="a7"/>
            </w:pPr>
          </w:p>
        </w:tc>
        <w:tc>
          <w:tcPr>
            <w:tcW w:w="4000" w:type="pct"/>
          </w:tcPr>
          <w:p w14:paraId="57681871" w14:textId="234CE91D" w:rsidR="008E44BB" w:rsidRDefault="008E44BB" w:rsidP="004129A8">
            <w:pPr>
              <w:pStyle w:val="a7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η=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mn</m:t>
                </m:r>
                <m:limUpp>
                  <m:limUp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  <w:lang w:val="en-US"/>
                      </w:rPr>
                      <m:t>v</m:t>
                    </m:r>
                  </m:e>
                  <m:lim>
                    <m:r>
                      <w:rPr>
                        <w:rFonts w:ascii="Cambria Math" w:hAnsi="Cambria Math"/>
                        <w:lang w:val="en-US"/>
                      </w:rPr>
                      <m:t>_</m:t>
                    </m:r>
                  </m:lim>
                </m:limUpp>
                <m:r>
                  <w:rPr>
                    <w:rFonts w:ascii="Cambria Math" w:hAnsi="Cambria Math"/>
                    <w:lang w:val="en-US"/>
                  </w:rPr>
                  <m:t>λ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4F7E8B61" w14:textId="73054F0E" w:rsidR="008E44BB" w:rsidRDefault="008E44BB" w:rsidP="004129A8">
            <w:pPr>
              <w:pStyle w:val="a7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2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689DAA87" w14:textId="77777777" w:rsidR="00B14DD4" w:rsidRDefault="00B14DD4" w:rsidP="00B14DD4">
      <w:pPr>
        <w:pStyle w:val="a7"/>
      </w:pPr>
    </w:p>
    <w:p w14:paraId="6E45615F" w14:textId="17170168" w:rsidR="008E44BB" w:rsidRPr="00B14DD4" w:rsidRDefault="00B14DD4" w:rsidP="00B14DD4">
      <w:pPr>
        <w:pStyle w:val="3"/>
      </w:pPr>
      <w:r>
        <w:t xml:space="preserve">Взаимосвязь </w:t>
      </w:r>
      <w:r w:rsidRPr="00B14DD4">
        <w:t>вязкости</w:t>
      </w:r>
      <w:r>
        <w:t xml:space="preserve"> и диффузии</w:t>
      </w:r>
    </w:p>
    <w:p w14:paraId="3F8C2CCF" w14:textId="37CF74F2" w:rsidR="008E44BB" w:rsidRPr="005A0B11" w:rsidRDefault="005A0B11" w:rsidP="003E4B78">
      <w:pPr>
        <w:pStyle w:val="a7"/>
      </w:pPr>
      <w:r>
        <w:t xml:space="preserve">что в жидкостях такой простой взаимосвязи между коэффициентами диффузии, теплопроводности и вязкости нет. Кинематическая вязкость, например, может для разный жидкостей сильно отличаться: при 20оС для воды </w:t>
      </w:r>
      <w:r>
        <w:sym w:font="Symbol" w:char="F06E"/>
      </w:r>
      <w:r>
        <w:t xml:space="preserve"> = 0,010 см2 /с, а для глицерина 12,0 см2 /с. Причина таких значительных различий состоит в том, что явления переноса в жидкостях (и в твердых телах) определяются наличием для молекул некоторого потенциального барьера, появление которого связано со взаимодействием с молекулами ближайшего окружения. В результате зависимости коэффициентов диффузии, теплопроводности и вязкости от температуры здесь близки к аррениусовскому</w:t>
      </w:r>
    </w:p>
    <w:p w14:paraId="365D9009" w14:textId="77777777" w:rsidR="008E44BB" w:rsidRPr="005A0B11" w:rsidRDefault="008E44BB" w:rsidP="003E4B78">
      <w:pPr>
        <w:pStyle w:val="a7"/>
      </w:pPr>
    </w:p>
    <w:p w14:paraId="798D7A3F" w14:textId="4E24382E" w:rsidR="007816BA" w:rsidRDefault="007816BA" w:rsidP="007816BA">
      <w:pPr>
        <w:pStyle w:val="2"/>
      </w:pPr>
      <w:r>
        <w:lastRenderedPageBreak/>
        <w:t>Диффузионные модели</w:t>
      </w:r>
    </w:p>
    <w:p w14:paraId="7950B637" w14:textId="5E8C1460" w:rsidR="007816BA" w:rsidRDefault="007816BA" w:rsidP="007816BA">
      <w:pPr>
        <w:pStyle w:val="2"/>
      </w:pPr>
      <w:r>
        <w:t>Методы нахождения коэффициентов диффузии</w:t>
      </w:r>
    </w:p>
    <w:p w14:paraId="3EF694A5" w14:textId="3C19DC54" w:rsidR="007816BA" w:rsidRPr="007816BA" w:rsidRDefault="007816BA" w:rsidP="007816BA">
      <w:pPr>
        <w:pStyle w:val="3"/>
      </w:pPr>
      <w:r>
        <w:t>Методы нахождения вязкостей</w:t>
      </w:r>
    </w:p>
    <w:p w14:paraId="1AE6C22D" w14:textId="4ABF7ACB" w:rsidR="00925AA8" w:rsidRDefault="007816BA" w:rsidP="007816BA">
      <w:pPr>
        <w:pStyle w:val="2"/>
        <w:numPr>
          <w:ilvl w:val="0"/>
          <w:numId w:val="8"/>
        </w:numPr>
      </w:pPr>
      <w:r>
        <w:t>Основы регрессионного анализа</w:t>
      </w:r>
    </w:p>
    <w:p w14:paraId="2ED69184" w14:textId="714EE961" w:rsidR="007816BA" w:rsidRPr="007816BA" w:rsidRDefault="007816BA" w:rsidP="007816BA">
      <w:pPr>
        <w:pStyle w:val="3"/>
      </w:pPr>
      <w:r>
        <w:t>Основы</w:t>
      </w:r>
    </w:p>
    <w:p w14:paraId="01E0652B" w14:textId="45F107A7" w:rsidR="007816BA" w:rsidRPr="007816BA" w:rsidRDefault="007816BA" w:rsidP="007816BA">
      <w:pPr>
        <w:pStyle w:val="a6"/>
      </w:pPr>
      <w:r w:rsidRPr="007816BA">
        <w:rPr>
          <w:highlight w:val="yellow"/>
        </w:rPr>
        <w:t>абражеев</w:t>
      </w:r>
    </w:p>
    <w:p w14:paraId="6E03E497" w14:textId="0470E799" w:rsidR="007816BA" w:rsidRDefault="007816BA" w:rsidP="007816BA">
      <w:pPr>
        <w:pStyle w:val="3"/>
      </w:pPr>
      <w:r>
        <w:t>МНК</w:t>
      </w:r>
    </w:p>
    <w:p w14:paraId="7A71969F" w14:textId="54D8739A" w:rsidR="007816BA" w:rsidRDefault="007816BA" w:rsidP="007816BA">
      <w:pPr>
        <w:pStyle w:val="3"/>
      </w:pPr>
      <w:r>
        <w:t>Оценка коэффициентов</w:t>
      </w:r>
    </w:p>
    <w:p w14:paraId="0ED7CDF7" w14:textId="0EFD49B6" w:rsidR="00282270" w:rsidRDefault="00282270" w:rsidP="00282270">
      <w:pPr>
        <w:pStyle w:val="2"/>
      </w:pPr>
      <w:r>
        <w:t>Описание модели</w:t>
      </w:r>
    </w:p>
    <w:p w14:paraId="26018364" w14:textId="4D8638D2" w:rsidR="00282270" w:rsidRDefault="00282270" w:rsidP="00282270">
      <w:pPr>
        <w:pStyle w:val="a7"/>
      </w:pPr>
      <w:r>
        <w:t xml:space="preserve">Процесс перераспределения массовых долей компонент ФПК (мономера M, полимера P и нейтральной компоненты N) в ходе неоднородной фотополимеризации, определяющих пространственное распределение показателя преломления среды </w:t>
      </w:r>
      <m:oMath>
        <m:r>
          <w:rPr>
            <w:rFonts w:ascii="Cambria Math" w:hAnsi="Cambria Math"/>
          </w:rPr>
          <m:t>n</m:t>
        </m:r>
        <m:r>
          <w:rPr>
            <w:rFonts w:ascii="Cambria Math" w:hAnsi="Cambria Math"/>
          </w:rPr>
          <m:t>(х)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m:rPr>
            <m:sty m:val="p"/>
          </m:rPr>
          <w:rPr>
            <w:rFonts w:ascii="Cambria Math" w:hAnsi="Cambria Math"/>
          </w:rPr>
          <m:t>M</m:t>
        </m:r>
        <m:r>
          <m:rPr>
            <m:sty m:val="p"/>
          </m:rPr>
          <w:rPr>
            <w:rFonts w:ascii="Cambria Math" w:hAnsi="Cambria Math"/>
          </w:rPr>
          <m:t xml:space="preserve"> 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  <w:lang w:val="en-US"/>
          </w:rPr>
          <m:t>P</m:t>
        </m:r>
        <m:r>
          <w:rPr>
            <w:rFonts w:ascii="Cambria Math" w:hAnsi="Cambria Math"/>
          </w:rPr>
          <m:t>+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N</m:t>
        </m:r>
      </m:oMath>
      <w:r w:rsidR="007B3D80" w:rsidRPr="007B3D80">
        <w:t>,</w:t>
      </w:r>
      <w:r w:rsidR="00CE596B">
        <w:t xml:space="preserve"> </w:t>
      </w:r>
      <w:r w:rsidR="00CE596B">
        <w:t xml:space="preserve">где </w:t>
      </w:r>
      <w:r w:rsidR="00CE596B" w:rsidRPr="000E6923">
        <w:t xml:space="preserve">M(P, N) = 1 – P – N, nM, nP, nN – показатели преломления мономера, полимера и </w:t>
      </w:r>
      <w:r w:rsidR="00CE596B">
        <w:t>нейтральной компоненты</w:t>
      </w:r>
      <w:r w:rsidR="00CE596B">
        <w:t xml:space="preserve"> </w:t>
      </w:r>
      <w:r>
        <w:t>рассматривался в рамках модели, учитывающей радикальную полимеризацию и диффузионный массоперенос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9"/>
        <w:gridCol w:w="8659"/>
        <w:gridCol w:w="1237"/>
      </w:tblGrid>
      <w:tr w:rsidR="000E6923" w14:paraId="63138BD8" w14:textId="77777777" w:rsidTr="00A902F1">
        <w:tc>
          <w:tcPr>
            <w:tcW w:w="500" w:type="pct"/>
          </w:tcPr>
          <w:p w14:paraId="77A50433" w14:textId="41C733BF" w:rsidR="000E6923" w:rsidRDefault="000E6923" w:rsidP="004129A8">
            <w:pPr>
              <w:pStyle w:val="a7"/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121907CC" wp14:editId="14944FB5">
                      <wp:simplePos x="0" y="0"/>
                      <wp:positionH relativeFrom="column">
                        <wp:posOffset>898525</wp:posOffset>
                      </wp:positionH>
                      <wp:positionV relativeFrom="paragraph">
                        <wp:posOffset>31750</wp:posOffset>
                      </wp:positionV>
                      <wp:extent cx="254000" cy="2457450"/>
                      <wp:effectExtent l="38100" t="0" r="12700" b="19050"/>
                      <wp:wrapNone/>
                      <wp:docPr id="1" name="Левая фигурная скобка 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254000" cy="2457450"/>
                              </a:xfrm>
                              <a:prstGeom prst="leftBrace">
                                <a:avLst/>
                              </a:prstGeom>
                              <a:ln/>
                            </wps:spPr>
                            <wps:style>
                              <a:lnRef idx="3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2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type w14:anchorId="3E10C7A7" id="_x0000_t87" coordsize="21600,21600" o:spt="87" adj="1800,10800" path="m21600,qx10800@0l10800@2qy0@11,10800@3l10800@1qy21600,21600e" filled="f">
                      <v:formulas>
                        <v:f eqn="val #0"/>
                        <v:f eqn="sum 21600 0 #0"/>
                        <v:f eqn="sum #1 0 #0"/>
                        <v:f eqn="sum #1 #0 0"/>
                        <v:f eqn="prod #0 9598 32768"/>
                        <v:f eqn="sum 21600 0 @4"/>
                        <v:f eqn="sum 21600 0 #1"/>
                        <v:f eqn="min #1 @6"/>
                        <v:f eqn="prod @7 1 2"/>
                        <v:f eqn="prod #0 2 1"/>
                        <v:f eqn="sum 21600 0 @9"/>
                        <v:f eqn="val #1"/>
                      </v:formulas>
                      <v:path arrowok="t" o:connecttype="custom" o:connectlocs="21600,0;0,10800;21600,21600" textboxrect="13963,@4,21600,@5"/>
                      <v:handles>
                        <v:h position="center,#0" yrange="0,@8"/>
                        <v:h position="topLeft,#1" yrange="@9,@10"/>
                      </v:handles>
                    </v:shapetype>
                    <v:shape id="Левая фигурная скобка 1" o:spid="_x0000_s1026" type="#_x0000_t87" style="position:absolute;margin-left:70.75pt;margin-top:2.5pt;width:20pt;height:193.5pt;z-index:25165926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" adj="186" strokecolor="black [3200]" strokeweight="1.5pt">
                      <v:stroke joinstyle="miter"/>
                    </v:shape>
                  </w:pict>
                </mc:Fallback>
              </mc:AlternateContent>
            </w:r>
          </w:p>
        </w:tc>
        <w:tc>
          <w:tcPr>
            <w:tcW w:w="4000" w:type="pct"/>
          </w:tcPr>
          <w:p w14:paraId="636C7C3F" w14:textId="35E66F04" w:rsidR="000E6923" w:rsidRPr="000E6923" w:rsidRDefault="000E6923" w:rsidP="000E6923">
            <w:pPr>
              <w:pStyle w:val="a7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t</m:t>
                    </m:r>
                  </m:den>
                </m:f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</w:rPr>
                      <m:t>-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</w:rPr>
                      <m:t>-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</m:oMath>
            </m:oMathPara>
          </w:p>
          <w:p w14:paraId="70976578" w14:textId="77777777" w:rsidR="000E6923" w:rsidRPr="000E6923" w:rsidRDefault="000E6923" w:rsidP="004129A8">
            <w:pPr>
              <w:pStyle w:val="a7"/>
            </w:pPr>
            <m:oMathPara>
              <m:oMath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>(M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-P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>)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</m:oMath>
            </m:oMathPara>
          </w:p>
          <w:p w14:paraId="0871CE69" w14:textId="77777777" w:rsidR="000E6923" w:rsidRPr="000E6923" w:rsidRDefault="000E6923" w:rsidP="004129A8">
            <w:pPr>
              <w:pStyle w:val="a7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t</m:t>
                    </m:r>
                  </m:den>
                </m:f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</w:rPr>
                      <m:t>-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</w:rPr>
                      <m:t>-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</m:oMath>
            </m:oMathPara>
          </w:p>
          <w:p w14:paraId="109F0CE5" w14:textId="71DC473E" w:rsidR="000E6923" w:rsidRDefault="000E6923" w:rsidP="000E6923">
            <w:pPr>
              <w:pStyle w:val="a7"/>
            </w:pPr>
            <m:oMathPara>
              <m:oMath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w:rPr>
                    <w:rFonts w:ascii="Cambria Math" w:hAnsi="Cambria Math"/>
                  </w:rPr>
                  <m:t>(P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M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-M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)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w:rPr>
                    <w:rFonts w:ascii="Cambria Math" w:hAnsi="Cambria Math"/>
                  </w:rPr>
                  <m:t>(P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-N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))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γI</m:t>
                </m:r>
                <m:r>
                  <w:rPr>
                    <w:rFonts w:ascii="Cambria Math" w:hAnsi="Cambria Math"/>
                  </w:rPr>
                  <m:t>(x)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(-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1-N</m:t>
                        </m:r>
                      </m:den>
                    </m:f>
                    <m: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40BE641D" w14:textId="3E38CCC0" w:rsidR="000E6923" w:rsidRDefault="000E6923" w:rsidP="004129A8">
            <w:pPr>
              <w:pStyle w:val="a7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3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1E8B644" w14:textId="77777777" w:rsidR="000E6923" w:rsidRPr="00282270" w:rsidRDefault="000E6923" w:rsidP="00282270">
      <w:pPr>
        <w:pStyle w:val="a7"/>
      </w:pPr>
    </w:p>
    <w:p w14:paraId="021E7FA1" w14:textId="04B98ADF" w:rsidR="000E6923" w:rsidRDefault="000E6923" w:rsidP="000E6923">
      <w:pPr>
        <w:pStyle w:val="a7"/>
      </w:pPr>
      <w:r>
        <w:t>, t' = t / tP, tP = H0 / I0 и tD = W 2 / DM – характерные времена</w:t>
      </w:r>
    </w:p>
    <w:p w14:paraId="6712E3C8" w14:textId="77777777" w:rsidR="000E6923" w:rsidRDefault="000E6923" w:rsidP="000E6923">
      <w:pPr>
        <w:pStyle w:val="a7"/>
      </w:pPr>
      <w:r>
        <w:lastRenderedPageBreak/>
        <w:t>полимеризации и диффузии, DM – коэффициент самодиффузии мономера, параметр βNM</w:t>
      </w:r>
    </w:p>
    <w:p w14:paraId="24030036" w14:textId="5AB95483" w:rsidR="007816BA" w:rsidRPr="000E6923" w:rsidRDefault="000E6923" w:rsidP="000E6923">
      <w:pPr>
        <w:pStyle w:val="a7"/>
      </w:pPr>
      <w:r>
        <w:t>характеризует взаимодиффузию мономера и нейтральной компоненты</w:t>
      </w:r>
    </w:p>
    <w:p w14:paraId="5696AAD1" w14:textId="77777777" w:rsidR="00925AA8" w:rsidRPr="00BA0302" w:rsidRDefault="00925AA8" w:rsidP="00925AA8">
      <w:pPr>
        <w:pStyle w:val="1"/>
      </w:pPr>
      <w:bookmarkStart w:id="10" w:name="_Toc136296710"/>
      <w:r>
        <w:lastRenderedPageBreak/>
        <w:t>Экспериментальная часть</w:t>
      </w:r>
      <w:bookmarkEnd w:id="10"/>
    </w:p>
    <w:p w14:paraId="59A22826" w14:textId="01B28854" w:rsidR="0074044A" w:rsidRDefault="00D27E5F" w:rsidP="00C5000C">
      <w:pPr>
        <w:pStyle w:val="a7"/>
        <w:rPr>
          <w:color w:val="auto"/>
        </w:rPr>
      </w:pPr>
      <w:r>
        <w:rPr>
          <w:color w:val="auto"/>
        </w:rPr>
        <w:t xml:space="preserve">Для оценки коэффициентов диффузии использовалось </w:t>
      </w:r>
      <w:r w:rsidRPr="00D27E5F">
        <w:rPr>
          <w:color w:val="auto"/>
          <w:highlight w:val="yellow"/>
        </w:rPr>
        <w:t>модель…</w:t>
      </w:r>
      <w:r>
        <w:rPr>
          <w:color w:val="auto"/>
        </w:rPr>
        <w:t xml:space="preserve"> </w:t>
      </w:r>
    </w:p>
    <w:p w14:paraId="1F957F4A" w14:textId="50E4BF92" w:rsidR="0074044A" w:rsidRDefault="0074044A" w:rsidP="007262F8">
      <w:pPr>
        <w:pStyle w:val="a7"/>
        <w:ind w:firstLine="708"/>
        <w:rPr>
          <w:color w:val="auto"/>
        </w:rPr>
      </w:pPr>
      <w:r>
        <w:rPr>
          <w:color w:val="auto"/>
        </w:rPr>
        <w:t xml:space="preserve">Для получения зависимости вязкости от состава была проведена серия нескольких экспериментов с разным содержанием растворителя в среде мономера. Чистый мономер </w:t>
      </w:r>
      <w:r w:rsidR="007262F8">
        <w:rPr>
          <w:color w:val="auto"/>
        </w:rPr>
        <w:t>разбавлялся</w:t>
      </w:r>
      <w:r>
        <w:rPr>
          <w:color w:val="auto"/>
        </w:rPr>
        <w:t xml:space="preserve"> спиртом в нужной пропорции</w:t>
      </w:r>
      <w:r w:rsidR="007262F8">
        <w:rPr>
          <w:color w:val="auto"/>
        </w:rPr>
        <w:t xml:space="preserve"> до нужной концентрации бутанола-1</w:t>
      </w:r>
      <w:r>
        <w:rPr>
          <w:color w:val="auto"/>
        </w:rPr>
        <w:t xml:space="preserve">. </w:t>
      </w:r>
      <w:r w:rsidR="007262F8">
        <w:rPr>
          <w:color w:val="auto"/>
        </w:rPr>
        <w:t>Для этого состава</w:t>
      </w:r>
      <w:r>
        <w:rPr>
          <w:color w:val="auto"/>
        </w:rPr>
        <w:t xml:space="preserve"> производилось вычисление вязкостей при плавном изменении температуры, чтобы уменьшить искажение результатов. Измерялась также плотность состава при комнатной температуре.</w:t>
      </w:r>
      <w:r w:rsidR="007262F8">
        <w:rPr>
          <w:color w:val="auto"/>
        </w:rPr>
        <w:t xml:space="preserve"> После чего происходило разбавление композиции, и процедура повторялась вновь. </w:t>
      </w:r>
    </w:p>
    <w:p w14:paraId="406BED3D" w14:textId="393FC190" w:rsidR="00C5000C" w:rsidRDefault="00C5000C" w:rsidP="007262F8">
      <w:pPr>
        <w:pStyle w:val="a6"/>
      </w:pPr>
      <w:r>
        <w:t>Объектами исследования стали:</w:t>
      </w:r>
    </w:p>
    <w:p w14:paraId="07790685" w14:textId="77777777" w:rsidR="00C5000C" w:rsidRPr="004554DB" w:rsidRDefault="00C5000C" w:rsidP="007262F8">
      <w:pPr>
        <w:pStyle w:val="a6"/>
        <w:ind w:left="708"/>
      </w:pPr>
      <w:r>
        <w:t xml:space="preserve">Мономеры: </w:t>
      </w:r>
      <w:r>
        <w:rPr>
          <w:lang w:val="en-US"/>
        </w:rPr>
        <w:t>OCM</w:t>
      </w:r>
      <w:r w:rsidRPr="004554DB">
        <w:t xml:space="preserve">-2, </w:t>
      </w:r>
      <w:r>
        <w:rPr>
          <w:lang w:val="en-US"/>
        </w:rPr>
        <w:t>PETA</w:t>
      </w:r>
      <w:r w:rsidRPr="004554DB">
        <w:t xml:space="preserve">, </w:t>
      </w:r>
      <w:r>
        <w:rPr>
          <w:lang w:val="en-US"/>
        </w:rPr>
        <w:t>DMAG</w:t>
      </w:r>
    </w:p>
    <w:p w14:paraId="37332700" w14:textId="3E2636BA" w:rsidR="00C5000C" w:rsidRDefault="00C5000C" w:rsidP="007262F8">
      <w:pPr>
        <w:pStyle w:val="a6"/>
        <w:ind w:left="708"/>
      </w:pPr>
      <w:r>
        <w:t>Растворитель – бутанол-1</w:t>
      </w:r>
    </w:p>
    <w:p w14:paraId="5B0E4EB7" w14:textId="7A35BC20" w:rsidR="00C42602" w:rsidRDefault="00C42602" w:rsidP="007262F8">
      <w:pPr>
        <w:pStyle w:val="a6"/>
      </w:pPr>
      <w:r>
        <w:t>Диапазон содержания бутанола-1 в смеси: 0-20% по массе</w:t>
      </w:r>
    </w:p>
    <w:p w14:paraId="7A7F173A" w14:textId="4D6AFD57" w:rsidR="00C42602" w:rsidRDefault="00C42602" w:rsidP="007262F8">
      <w:pPr>
        <w:pStyle w:val="a6"/>
      </w:pPr>
      <w:r>
        <w:t>Температурный диапазон: от 15-14 С</w:t>
      </w:r>
    </w:p>
    <w:p w14:paraId="0C926D04" w14:textId="77811F00" w:rsidR="004554DB" w:rsidRDefault="00C42602" w:rsidP="00C5000C">
      <w:pPr>
        <w:pStyle w:val="a7"/>
      </w:pPr>
      <w:r>
        <w:t xml:space="preserve">Опыт с </w:t>
      </w:r>
      <w:r w:rsidR="004554DB">
        <w:rPr>
          <w:lang w:val="en-US"/>
        </w:rPr>
        <w:t>OCM</w:t>
      </w:r>
      <w:r w:rsidR="004554DB" w:rsidRPr="004554DB">
        <w:t>-2</w:t>
      </w:r>
      <w:r>
        <w:t xml:space="preserve"> состава от 0 до 20 % бутанола-1 с шагом 2,5% и температурным шагов около </w:t>
      </w:r>
      <w:r w:rsidR="007262F8">
        <w:t>1-2</w:t>
      </w:r>
      <w:r>
        <w:t xml:space="preserve"> С был тщательно проведен</w:t>
      </w:r>
      <w:r w:rsidR="004554DB">
        <w:t>, чтобы достаточно точно оценить зависимости и величину погрешностей при проведении эксперимента.</w:t>
      </w:r>
      <w:r>
        <w:t xml:space="preserve">  Остальные же опыты с </w:t>
      </w:r>
      <w:r>
        <w:rPr>
          <w:lang w:val="en-US"/>
        </w:rPr>
        <w:t>PETA</w:t>
      </w:r>
      <w:r w:rsidRPr="004554DB">
        <w:t xml:space="preserve">, </w:t>
      </w:r>
      <w:r>
        <w:rPr>
          <w:lang w:val="en-US"/>
        </w:rPr>
        <w:t>DMAG</w:t>
      </w:r>
      <w:r>
        <w:t xml:space="preserve"> проведены с шагом 5%. </w:t>
      </w:r>
    </w:p>
    <w:p w14:paraId="4CD5D649" w14:textId="2F8F43CE" w:rsidR="00D27E5F" w:rsidRPr="007262F8" w:rsidRDefault="00D27E5F" w:rsidP="007262F8">
      <w:pPr>
        <w:pStyle w:val="a7"/>
        <w:rPr>
          <w:color w:val="auto"/>
        </w:rPr>
      </w:pPr>
      <w:r>
        <w:t xml:space="preserve">Вычисление вязкости проводилось с использованием </w:t>
      </w:r>
      <w:r w:rsidRPr="00D27E5F">
        <w:rPr>
          <w:color w:val="FF0000"/>
          <w:highlight w:val="yellow"/>
        </w:rPr>
        <w:t>апарата.</w:t>
      </w:r>
      <w:r>
        <w:rPr>
          <w:color w:val="FF0000"/>
        </w:rPr>
        <w:t xml:space="preserve"> </w:t>
      </w:r>
    </w:p>
    <w:p w14:paraId="5F2500CB" w14:textId="77777777" w:rsidR="00D27E5F" w:rsidRDefault="00D27E5F" w:rsidP="00D27E5F">
      <w:pPr>
        <w:pStyle w:val="a7"/>
        <w:rPr>
          <w:color w:val="auto"/>
        </w:rPr>
      </w:pPr>
      <w:r w:rsidRPr="00074D20">
        <w:rPr>
          <w:color w:val="auto"/>
        </w:rPr>
        <w:t>Для</w:t>
      </w:r>
      <w:r>
        <w:rPr>
          <w:color w:val="auto"/>
        </w:rPr>
        <w:t xml:space="preserve"> снятия показаний вязкости и температуры с прибора использовалась вебкамера, которая записывала видео с дисплея прибора. После чего видео поступало на обработку и коррекцию цвета и размера изображения. Полученное обработанное видео поступала на вход оригинальному программному комплексу, основанному на системе распознавания изображений </w:t>
      </w:r>
      <w:r>
        <w:rPr>
          <w:color w:val="auto"/>
          <w:lang w:val="en-US"/>
        </w:rPr>
        <w:t>Tesseract</w:t>
      </w:r>
      <w:r>
        <w:rPr>
          <w:color w:val="auto"/>
        </w:rPr>
        <w:t xml:space="preserve"> </w:t>
      </w:r>
      <w:r>
        <w:rPr>
          <w:color w:val="auto"/>
          <w:lang w:val="en-US"/>
        </w:rPr>
        <w:t>OCR</w:t>
      </w:r>
      <w:r>
        <w:rPr>
          <w:color w:val="auto"/>
        </w:rPr>
        <w:t xml:space="preserve">. Для каждого кадра видео (частота дискретизации видео была выбрана равной 1 </w:t>
      </w:r>
      <w:r>
        <w:rPr>
          <w:color w:val="auto"/>
          <w:lang w:val="en-US"/>
        </w:rPr>
        <w:t>FPS</w:t>
      </w:r>
      <w:r>
        <w:rPr>
          <w:color w:val="auto"/>
        </w:rPr>
        <w:t>) выделалось несколько областей, соответствующих положениям отдельных значений на дисплее, далее программа распознавала полученные участки и проверяла корректность полученных значений. Результатом работы программы была таблица вида:</w:t>
      </w:r>
    </w:p>
    <w:p w14:paraId="49085155" w14:textId="6EE2C36E" w:rsidR="00D27E5F" w:rsidRDefault="00D27E5F" w:rsidP="00C5000C">
      <w:pPr>
        <w:pStyle w:val="a7"/>
      </w:pPr>
    </w:p>
    <w:p w14:paraId="0C64992D" w14:textId="29FA10A3" w:rsidR="00C61528" w:rsidRDefault="00C61528" w:rsidP="00C61528">
      <w:pPr>
        <w:pStyle w:val="a7"/>
      </w:pPr>
      <w:r>
        <w:t>На начальном этапе заведомо ошибочные значения вязкость - температура фильтровались с помощью простого ограничения на диапазон значений вязкости и температуры. Чтобы учесть начальные колебания температуры и вязкости в системе и исключить их из рассмотрения, для некоторых экспериментов удалялись первые несколько (1-2) минут.</w:t>
      </w:r>
    </w:p>
    <w:p w14:paraId="0C704EAC" w14:textId="186B7964" w:rsidR="007A37FF" w:rsidRDefault="00C61528" w:rsidP="00C5000C">
      <w:pPr>
        <w:pStyle w:val="a7"/>
      </w:pPr>
      <w:r>
        <w:t>После чего д</w:t>
      </w:r>
      <w:r w:rsidR="007A37FF">
        <w:t xml:space="preserve">анные преобразовывались к линейному виду </w:t>
      </w:r>
      <w:r w:rsidR="007A37FF" w:rsidRPr="007A37FF">
        <w:rPr>
          <w:highlight w:val="yellow"/>
        </w:rPr>
        <w:t>вид</w:t>
      </w:r>
      <w:r w:rsidR="006231DF">
        <w:t>,</w:t>
      </w:r>
      <w:r w:rsidR="009136BD">
        <w:t xml:space="preserve"> </w:t>
      </w:r>
      <w:r>
        <w:t xml:space="preserve">и </w:t>
      </w:r>
      <w:r w:rsidR="009136BD">
        <w:t xml:space="preserve">использовался </w:t>
      </w:r>
      <w:r w:rsidR="009136BD">
        <w:rPr>
          <w:lang w:val="en-US"/>
        </w:rPr>
        <w:t>IQR</w:t>
      </w:r>
      <w:r w:rsidR="009136BD">
        <w:t xml:space="preserve"> фильтр </w:t>
      </w:r>
      <w:r w:rsidR="009136BD" w:rsidRPr="009136BD">
        <w:rPr>
          <w:highlight w:val="yellow"/>
        </w:rPr>
        <w:t>параметры фильтра</w:t>
      </w:r>
      <w:r w:rsidR="006231DF">
        <w:t xml:space="preserve"> для нахождения</w:t>
      </w:r>
      <w:r w:rsidR="009136BD">
        <w:t xml:space="preserve"> и отбраковки</w:t>
      </w:r>
      <w:r w:rsidR="006231DF">
        <w:t xml:space="preserve"> выброс</w:t>
      </w:r>
      <w:r w:rsidR="009136BD">
        <w:t>ов</w:t>
      </w:r>
      <w:r>
        <w:t>:</w:t>
      </w:r>
    </w:p>
    <w:p w14:paraId="61FB37C7" w14:textId="12EB0A42" w:rsidR="00C61528" w:rsidRDefault="00C61528" w:rsidP="00C5000C">
      <w:pPr>
        <w:pStyle w:val="a7"/>
      </w:pPr>
      <w:r>
        <w:t xml:space="preserve">Полученные очищенные данные использовались для аппроксимации формулой </w:t>
      </w:r>
      <w:r w:rsidRPr="00C61528">
        <w:rPr>
          <w:highlight w:val="yellow"/>
        </w:rPr>
        <w:t>формула</w:t>
      </w:r>
      <w:r>
        <w:t xml:space="preserve"> с помощью МНК. Проводилась статистическая оценка полученных коэффициентов уравнения регрессии: </w:t>
      </w:r>
      <w:r w:rsidRPr="00C61528">
        <w:rPr>
          <w:highlight w:val="yellow"/>
        </w:rPr>
        <w:t>график и таблица</w:t>
      </w:r>
    </w:p>
    <w:p w14:paraId="5DF52EA9" w14:textId="3128CB82" w:rsidR="005723DD" w:rsidRDefault="005723DD" w:rsidP="00C5000C">
      <w:pPr>
        <w:pStyle w:val="a7"/>
      </w:pPr>
      <w:r>
        <w:t>Для визуальной оценки ошибки значения приводились к нелинейному виду с наложением аппроксимирующей кривой:</w:t>
      </w:r>
    </w:p>
    <w:p w14:paraId="05140A41" w14:textId="520D9854" w:rsidR="005723DD" w:rsidRDefault="007816BA" w:rsidP="00C5000C">
      <w:pPr>
        <w:pStyle w:val="a7"/>
      </w:pPr>
      <w:r w:rsidRPr="005723DD">
        <w:rPr>
          <w:highlight w:val="yellow"/>
        </w:rPr>
        <w:t>С</w:t>
      </w:r>
      <w:r w:rsidR="005723DD" w:rsidRPr="005723DD">
        <w:rPr>
          <w:highlight w:val="yellow"/>
        </w:rPr>
        <w:t>равнение</w:t>
      </w:r>
    </w:p>
    <w:p w14:paraId="1730E073" w14:textId="77777777" w:rsidR="007816BA" w:rsidRDefault="007816BA" w:rsidP="00C5000C">
      <w:pPr>
        <w:pStyle w:val="a7"/>
      </w:pPr>
    </w:p>
    <w:p w14:paraId="2E1C6518" w14:textId="77777777" w:rsidR="00074D20" w:rsidRPr="00C42602" w:rsidRDefault="00074D20" w:rsidP="00C5000C">
      <w:pPr>
        <w:pStyle w:val="a7"/>
      </w:pPr>
    </w:p>
    <w:p w14:paraId="73A48828" w14:textId="77777777" w:rsidR="004554DB" w:rsidRPr="004554DB" w:rsidRDefault="004554DB" w:rsidP="00925AA8">
      <w:pPr>
        <w:pStyle w:val="a7"/>
      </w:pPr>
    </w:p>
    <w:sectPr w:rsidR="004554DB" w:rsidRPr="004554DB" w:rsidSect="008E44BB">
      <w:pgSz w:w="11906" w:h="16838"/>
      <w:pgMar w:top="426" w:right="424" w:bottom="284" w:left="567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5" w:author="HOME" w:date="2023-12-13T13:47:00Z" w:initials="H">
    <w:p w14:paraId="1D6676CC" w14:textId="5B56FC9C" w:rsidR="00434EB5" w:rsidRDefault="00434EB5">
      <w:pPr>
        <w:pStyle w:val="af5"/>
      </w:pPr>
      <w:r>
        <w:rPr>
          <w:rStyle w:val="af4"/>
        </w:rPr>
        <w:annotationRef/>
      </w:r>
      <w:r>
        <w:t>Надо ли уточнять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1D6676CC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9243479" w16cex:dateUtc="2023-12-13T10:47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1D6676CC" w16cid:durableId="29243479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2DA25B9"/>
    <w:multiLevelType w:val="hybridMultilevel"/>
    <w:tmpl w:val="E66C4376"/>
    <w:lvl w:ilvl="0" w:tplc="0419000F">
      <w:start w:val="1"/>
      <w:numFmt w:val="decimal"/>
      <w:lvlText w:val="%1."/>
      <w:lvlJc w:val="left"/>
      <w:pPr>
        <w:ind w:left="1068" w:hanging="360"/>
      </w:pPr>
    </w:lvl>
    <w:lvl w:ilvl="1" w:tplc="04190019" w:tentative="1">
      <w:start w:val="1"/>
      <w:numFmt w:val="lowerLetter"/>
      <w:lvlText w:val="%2."/>
      <w:lvlJc w:val="left"/>
      <w:pPr>
        <w:ind w:left="1788" w:hanging="360"/>
      </w:pPr>
    </w:lvl>
    <w:lvl w:ilvl="2" w:tplc="0419001B" w:tentative="1">
      <w:start w:val="1"/>
      <w:numFmt w:val="lowerRoman"/>
      <w:lvlText w:val="%3."/>
      <w:lvlJc w:val="right"/>
      <w:pPr>
        <w:ind w:left="2508" w:hanging="180"/>
      </w:pPr>
    </w:lvl>
    <w:lvl w:ilvl="3" w:tplc="0419000F" w:tentative="1">
      <w:start w:val="1"/>
      <w:numFmt w:val="decimal"/>
      <w:lvlText w:val="%4."/>
      <w:lvlJc w:val="left"/>
      <w:pPr>
        <w:ind w:left="3228" w:hanging="360"/>
      </w:pPr>
    </w:lvl>
    <w:lvl w:ilvl="4" w:tplc="04190019" w:tentative="1">
      <w:start w:val="1"/>
      <w:numFmt w:val="lowerLetter"/>
      <w:lvlText w:val="%5."/>
      <w:lvlJc w:val="left"/>
      <w:pPr>
        <w:ind w:left="3948" w:hanging="360"/>
      </w:pPr>
    </w:lvl>
    <w:lvl w:ilvl="5" w:tplc="0419001B" w:tentative="1">
      <w:start w:val="1"/>
      <w:numFmt w:val="lowerRoman"/>
      <w:lvlText w:val="%6."/>
      <w:lvlJc w:val="right"/>
      <w:pPr>
        <w:ind w:left="4668" w:hanging="180"/>
      </w:pPr>
    </w:lvl>
    <w:lvl w:ilvl="6" w:tplc="0419000F" w:tentative="1">
      <w:start w:val="1"/>
      <w:numFmt w:val="decimal"/>
      <w:lvlText w:val="%7."/>
      <w:lvlJc w:val="left"/>
      <w:pPr>
        <w:ind w:left="5388" w:hanging="360"/>
      </w:pPr>
    </w:lvl>
    <w:lvl w:ilvl="7" w:tplc="04190019" w:tentative="1">
      <w:start w:val="1"/>
      <w:numFmt w:val="lowerLetter"/>
      <w:lvlText w:val="%8."/>
      <w:lvlJc w:val="left"/>
      <w:pPr>
        <w:ind w:left="6108" w:hanging="360"/>
      </w:pPr>
    </w:lvl>
    <w:lvl w:ilvl="8" w:tplc="0419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1" w15:restartNumberingAfterBreak="0">
    <w:nsid w:val="43D03722"/>
    <w:multiLevelType w:val="hybridMultilevel"/>
    <w:tmpl w:val="95C8B1DA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" w15:restartNumberingAfterBreak="0">
    <w:nsid w:val="71103CCF"/>
    <w:multiLevelType w:val="multilevel"/>
    <w:tmpl w:val="02FA711E"/>
    <w:lvl w:ilvl="0">
      <w:start w:val="1"/>
      <w:numFmt w:val="decimal"/>
      <w:pStyle w:val="2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2"/>
  </w:num>
  <w:num w:numId="2">
    <w:abstractNumId w:val="2"/>
  </w:num>
  <w:num w:numId="3">
    <w:abstractNumId w:val="2"/>
  </w:num>
  <w:num w:numId="4">
    <w:abstractNumId w:val="2"/>
  </w:num>
  <w:num w:numId="5">
    <w:abstractNumId w:val="1"/>
  </w:num>
  <w:num w:numId="6">
    <w:abstractNumId w:val="0"/>
  </w:num>
  <w:num w:numId="7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0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B7507"/>
    <w:rsid w:val="00074D20"/>
    <w:rsid w:val="000E6923"/>
    <w:rsid w:val="001579AD"/>
    <w:rsid w:val="00282270"/>
    <w:rsid w:val="003B2131"/>
    <w:rsid w:val="003E4B78"/>
    <w:rsid w:val="00434EB5"/>
    <w:rsid w:val="004554DB"/>
    <w:rsid w:val="005723DD"/>
    <w:rsid w:val="005A0B11"/>
    <w:rsid w:val="006231DF"/>
    <w:rsid w:val="007262F8"/>
    <w:rsid w:val="0074044A"/>
    <w:rsid w:val="007816BA"/>
    <w:rsid w:val="007A37FF"/>
    <w:rsid w:val="007B3D80"/>
    <w:rsid w:val="008C57DA"/>
    <w:rsid w:val="008E44BB"/>
    <w:rsid w:val="009136BD"/>
    <w:rsid w:val="00925AA8"/>
    <w:rsid w:val="00986EA8"/>
    <w:rsid w:val="00B14DD4"/>
    <w:rsid w:val="00B3381C"/>
    <w:rsid w:val="00C42602"/>
    <w:rsid w:val="00C5000C"/>
    <w:rsid w:val="00C61528"/>
    <w:rsid w:val="00CE596B"/>
    <w:rsid w:val="00D21DA6"/>
    <w:rsid w:val="00D27E5F"/>
    <w:rsid w:val="00FB75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79E56F6"/>
  <w15:chartTrackingRefBased/>
  <w15:docId w15:val="{BED26399-349C-4F78-BE66-7C8D2326E2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rsid w:val="008C57DA"/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8C57D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4">
    <w:name w:val="Текст выноски Знак"/>
    <w:basedOn w:val="a0"/>
    <w:link w:val="a3"/>
    <w:uiPriority w:val="99"/>
    <w:semiHidden/>
    <w:rsid w:val="008C57DA"/>
    <w:rPr>
      <w:rFonts w:ascii="Segoe UI" w:hAnsi="Segoe UI" w:cs="Segoe UI"/>
      <w:sz w:val="18"/>
      <w:szCs w:val="18"/>
      <w:lang w:val="en-US"/>
    </w:rPr>
  </w:style>
  <w:style w:type="paragraph" w:customStyle="1" w:styleId="a5">
    <w:name w:val="Цитаты"/>
    <w:basedOn w:val="a6"/>
    <w:next w:val="a7"/>
    <w:link w:val="a8"/>
    <w:qFormat/>
    <w:rsid w:val="008C57DA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0"/>
    <w:link w:val="a5"/>
    <w:rsid w:val="008C57DA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7">
    <w:name w:val="Осн. абзац"/>
    <w:basedOn w:val="a6"/>
    <w:link w:val="a9"/>
    <w:qFormat/>
    <w:rsid w:val="008C57DA"/>
    <w:pPr>
      <w:ind w:firstLine="709"/>
    </w:pPr>
    <w:rPr>
      <w:szCs w:val="22"/>
    </w:rPr>
  </w:style>
  <w:style w:type="character" w:customStyle="1" w:styleId="a9">
    <w:name w:val="Осн. абзац Знак"/>
    <w:basedOn w:val="a0"/>
    <w:link w:val="a7"/>
    <w:rsid w:val="008C57DA"/>
    <w:rPr>
      <w:rFonts w:ascii="Times New Roman" w:eastAsia="Times New Roman" w:hAnsi="Times New Roman" w:cs="Times New Roman"/>
      <w:color w:val="000000" w:themeColor="text1"/>
      <w:sz w:val="28"/>
      <w:lang w:eastAsia="ru-RU"/>
    </w:rPr>
  </w:style>
  <w:style w:type="paragraph" w:customStyle="1" w:styleId="a6">
    <w:name w:val="Осн. неаб"/>
    <w:link w:val="aa"/>
    <w:qFormat/>
    <w:rsid w:val="008C57DA"/>
    <w:pPr>
      <w:spacing w:line="360" w:lineRule="auto"/>
    </w:pPr>
    <w:rPr>
      <w:rFonts w:eastAsia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6"/>
    <w:rsid w:val="008C57DA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">
    <w:name w:val="Заголовок1"/>
    <w:basedOn w:val="a6"/>
    <w:next w:val="a7"/>
    <w:link w:val="10"/>
    <w:qFormat/>
    <w:rsid w:val="008C57DA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0">
    <w:name w:val="Заголовок1 Знак"/>
    <w:basedOn w:val="a9"/>
    <w:link w:val="1"/>
    <w:rsid w:val="008C57DA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qFormat/>
    <w:rsid w:val="008C57DA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">
    <w:name w:val="Заголовок2"/>
    <w:basedOn w:val="a6"/>
    <w:next w:val="a7"/>
    <w:link w:val="20"/>
    <w:qFormat/>
    <w:rsid w:val="008C57DA"/>
    <w:pPr>
      <w:keepNext/>
      <w:keepLines/>
      <w:numPr>
        <w:numId w:val="4"/>
      </w:numPr>
      <w:outlineLvl w:val="1"/>
    </w:pPr>
    <w:rPr>
      <w:b/>
      <w:bCs/>
      <w:caps/>
      <w:sz w:val="32"/>
      <w:szCs w:val="36"/>
    </w:rPr>
  </w:style>
  <w:style w:type="character" w:customStyle="1" w:styleId="20">
    <w:name w:val="Заголовок2 Знак"/>
    <w:basedOn w:val="a9"/>
    <w:link w:val="2"/>
    <w:rsid w:val="008C57DA"/>
    <w:rPr>
      <w:rFonts w:ascii="Times New Roman" w:eastAsia="Times New Roman" w:hAnsi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8C57DA"/>
  </w:style>
  <w:style w:type="character" w:customStyle="1" w:styleId="ae">
    <w:name w:val="Сноски Знак"/>
    <w:basedOn w:val="af"/>
    <w:link w:val="ac"/>
    <w:rsid w:val="008C57DA"/>
    <w:rPr>
      <w:sz w:val="20"/>
      <w:szCs w:val="20"/>
    </w:rPr>
  </w:style>
  <w:style w:type="paragraph" w:styleId="ad">
    <w:name w:val="footnote text"/>
    <w:basedOn w:val="a"/>
    <w:link w:val="af"/>
    <w:uiPriority w:val="99"/>
    <w:semiHidden/>
    <w:unhideWhenUsed/>
    <w:rsid w:val="008C57DA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0"/>
    <w:link w:val="ad"/>
    <w:uiPriority w:val="99"/>
    <w:semiHidden/>
    <w:rsid w:val="008C57DA"/>
    <w:rPr>
      <w:sz w:val="20"/>
      <w:szCs w:val="20"/>
    </w:rPr>
  </w:style>
  <w:style w:type="paragraph" w:customStyle="1" w:styleId="3">
    <w:name w:val="Заголовок3"/>
    <w:basedOn w:val="a6"/>
    <w:next w:val="a7"/>
    <w:link w:val="30"/>
    <w:autoRedefine/>
    <w:qFormat/>
    <w:rsid w:val="00B14DD4"/>
    <w:pPr>
      <w:keepNext/>
      <w:keepLines/>
      <w:numPr>
        <w:ilvl w:val="1"/>
        <w:numId w:val="4"/>
      </w:numPr>
      <w:outlineLvl w:val="2"/>
    </w:pPr>
    <w:rPr>
      <w:b/>
      <w:sz w:val="32"/>
      <w:szCs w:val="36"/>
    </w:rPr>
  </w:style>
  <w:style w:type="character" w:customStyle="1" w:styleId="30">
    <w:name w:val="Заголовок3 Знак"/>
    <w:basedOn w:val="a9"/>
    <w:link w:val="3"/>
    <w:rsid w:val="00B14DD4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"/>
    <w:next w:val="a7"/>
    <w:link w:val="af1"/>
    <w:qFormat/>
    <w:rsid w:val="008C57DA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0"/>
    <w:link w:val="af0"/>
    <w:rsid w:val="008C57DA"/>
  </w:style>
  <w:style w:type="character" w:customStyle="1" w:styleId="40">
    <w:name w:val="Заголовок 4 Знак"/>
    <w:basedOn w:val="a0"/>
    <w:link w:val="4"/>
    <w:uiPriority w:val="9"/>
    <w:semiHidden/>
    <w:rsid w:val="008C57DA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0">
    <w:name w:val="Заголовок 5 Знак"/>
    <w:basedOn w:val="a0"/>
    <w:link w:val="5"/>
    <w:uiPriority w:val="9"/>
    <w:semiHidden/>
    <w:rsid w:val="008C57DA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0"/>
    <w:link w:val="6"/>
    <w:uiPriority w:val="9"/>
    <w:semiHidden/>
    <w:rsid w:val="008C57DA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0"/>
    <w:link w:val="7"/>
    <w:uiPriority w:val="9"/>
    <w:semiHidden/>
    <w:rsid w:val="008C57DA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0"/>
    <w:link w:val="8"/>
    <w:uiPriority w:val="9"/>
    <w:semiHidden/>
    <w:rsid w:val="008C57DA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0"/>
    <w:link w:val="9"/>
    <w:uiPriority w:val="9"/>
    <w:semiHidden/>
    <w:rsid w:val="008C57DA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"/>
    <w:next w:val="a"/>
    <w:uiPriority w:val="35"/>
    <w:semiHidden/>
    <w:unhideWhenUsed/>
    <w:qFormat/>
    <w:rsid w:val="008C57DA"/>
    <w:pPr>
      <w:keepLines/>
      <w:spacing w:after="0" w:line="360" w:lineRule="auto"/>
      <w:jc w:val="center"/>
    </w:pPr>
    <w:rPr>
      <w:rFonts w:ascii="Times New Roman" w:eastAsia="Times New Roman" w:hAnsi="Times New Roman" w:cs="Times New Roman"/>
      <w:bCs/>
      <w:i/>
      <w:szCs w:val="36"/>
      <w:lang w:eastAsia="ru-RU"/>
    </w:rPr>
  </w:style>
  <w:style w:type="paragraph" w:styleId="af3">
    <w:name w:val="List Paragraph"/>
    <w:basedOn w:val="a"/>
    <w:uiPriority w:val="34"/>
    <w:qFormat/>
    <w:rsid w:val="008C57DA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character" w:styleId="af4">
    <w:name w:val="annotation reference"/>
    <w:basedOn w:val="a0"/>
    <w:uiPriority w:val="99"/>
    <w:semiHidden/>
    <w:unhideWhenUsed/>
    <w:rsid w:val="00986EA8"/>
    <w:rPr>
      <w:sz w:val="16"/>
      <w:szCs w:val="16"/>
    </w:rPr>
  </w:style>
  <w:style w:type="paragraph" w:styleId="af5">
    <w:name w:val="annotation text"/>
    <w:basedOn w:val="a"/>
    <w:link w:val="af6"/>
    <w:uiPriority w:val="99"/>
    <w:unhideWhenUsed/>
    <w:rsid w:val="00986EA8"/>
    <w:pPr>
      <w:spacing w:line="240" w:lineRule="auto"/>
    </w:pPr>
    <w:rPr>
      <w:sz w:val="20"/>
      <w:szCs w:val="20"/>
    </w:rPr>
  </w:style>
  <w:style w:type="character" w:customStyle="1" w:styleId="af6">
    <w:name w:val="Текст примечания Знак"/>
    <w:basedOn w:val="a0"/>
    <w:link w:val="af5"/>
    <w:uiPriority w:val="99"/>
    <w:rsid w:val="00986EA8"/>
    <w:rPr>
      <w:sz w:val="20"/>
      <w:szCs w:val="20"/>
    </w:rPr>
  </w:style>
  <w:style w:type="paragraph" w:styleId="af7">
    <w:name w:val="annotation subject"/>
    <w:basedOn w:val="af5"/>
    <w:next w:val="af5"/>
    <w:link w:val="af8"/>
    <w:uiPriority w:val="99"/>
    <w:semiHidden/>
    <w:unhideWhenUsed/>
    <w:rsid w:val="00434EB5"/>
    <w:rPr>
      <w:b/>
      <w:bCs/>
    </w:rPr>
  </w:style>
  <w:style w:type="character" w:customStyle="1" w:styleId="af8">
    <w:name w:val="Тема примечания Знак"/>
    <w:basedOn w:val="af6"/>
    <w:link w:val="af7"/>
    <w:uiPriority w:val="99"/>
    <w:semiHidden/>
    <w:rsid w:val="00434EB5"/>
    <w:rPr>
      <w:b/>
      <w:bCs/>
      <w:sz w:val="20"/>
      <w:szCs w:val="20"/>
    </w:rPr>
  </w:style>
  <w:style w:type="table" w:styleId="af9">
    <w:name w:val="Table Grid"/>
    <w:basedOn w:val="a1"/>
    <w:uiPriority w:val="39"/>
    <w:rsid w:val="008E44B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a">
    <w:name w:val="Placeholder Text"/>
    <w:basedOn w:val="a0"/>
    <w:uiPriority w:val="99"/>
    <w:semiHidden/>
    <w:rsid w:val="000E6923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6/09/relationships/commentsIds" Target="commentsIds.xm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microsoft.com/office/2011/relationships/commentsExtended" Target="commentsExtended.xml"/><Relationship Id="rId12" Type="http://schemas.openxmlformats.org/officeDocument/2006/relationships/glossaryDocument" Target="glossary/document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comments" Target="comments.xml"/><Relationship Id="rId11" Type="http://schemas.microsoft.com/office/2011/relationships/people" Target="people.xml"/><Relationship Id="rId5" Type="http://schemas.openxmlformats.org/officeDocument/2006/relationships/image" Target="media/image1.jpeg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microsoft.com/office/2018/08/relationships/commentsExtensible" Target="commentsExtensi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5FC8823E0A54494980FC9403FFF6997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453301A-C30E-4CA8-80C3-FBBAA06ABEE4}"/>
      </w:docPartPr>
      <w:docPartBody>
        <w:p w:rsidR="008E54E6" w:rsidRDefault="00CA7B47" w:rsidP="00CA7B47">
          <w:pPr>
            <w:pStyle w:val="5FC8823E0A54494980FC9403FFF6997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F4A83F020C4F5D9465776321D3379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BC68B17-A29F-45E4-8C81-CA826FDB3C07}"/>
      </w:docPartPr>
      <w:docPartBody>
        <w:p w:rsidR="008E54E6" w:rsidRDefault="00CA7B47" w:rsidP="00CA7B47">
          <w:pPr>
            <w:pStyle w:val="A1F4A83F020C4F5D9465776321D33798"/>
          </w:pPr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A7B47"/>
    <w:rsid w:val="00084F54"/>
    <w:rsid w:val="008E54E6"/>
    <w:rsid w:val="00CA7B47"/>
    <w:rsid w:val="00D1670F"/>
    <w:rsid w:val="00D930D5"/>
    <w:rsid w:val="00DB4C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D930D5"/>
    <w:rPr>
      <w:color w:val="808080"/>
    </w:rPr>
  </w:style>
  <w:style w:type="paragraph" w:customStyle="1" w:styleId="5FC8823E0A54494980FC9403FFF6997B">
    <w:name w:val="5FC8823E0A54494980FC9403FFF6997B"/>
    <w:rsid w:val="00CA7B47"/>
  </w:style>
  <w:style w:type="paragraph" w:customStyle="1" w:styleId="A1F4A83F020C4F5D9465776321D33798">
    <w:name w:val="A1F4A83F020C4F5D9465776321D33798"/>
    <w:rsid w:val="00CA7B47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51</TotalTime>
  <Pages>10</Pages>
  <Words>8002</Words>
  <Characters>45616</Characters>
  <Application>Microsoft Office Word</Application>
  <DocSecurity>0</DocSecurity>
  <Lines>380</Lines>
  <Paragraphs>107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5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10</cp:revision>
  <dcterms:created xsi:type="dcterms:W3CDTF">2023-12-13T10:20:00Z</dcterms:created>
  <dcterms:modified xsi:type="dcterms:W3CDTF">2023-12-19T21:30:00Z</dcterms:modified>
</cp:coreProperties>
</file>